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bidiVisual/>
        <w:tblW w:w="10800" w:type="dxa"/>
        <w:tblInd w:w="-71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0530"/>
        <w:gridCol w:w="270"/>
      </w:tblGrid>
      <w:tr w:rsidR="009E040E" w14:paraId="35FD5279" w14:textId="203B0FF8" w:rsidTr="008D29A3">
        <w:trPr>
          <w:trHeight w:val="12672"/>
        </w:trPr>
        <w:tc>
          <w:tcPr>
            <w:tcW w:w="10530" w:type="dxa"/>
          </w:tcPr>
          <w:p w14:paraId="0FDDF27D" w14:textId="79E58072" w:rsidR="009E040E" w:rsidRDefault="009E040E" w:rsidP="00C969BF">
            <w:pPr>
              <w:pStyle w:val="Heading1"/>
              <w:outlineLvl w:val="0"/>
              <w:rPr>
                <w:rtl/>
              </w:rPr>
            </w:pPr>
            <w:r>
              <w:rPr>
                <w:rFonts w:hint="cs"/>
                <w:rtl/>
              </w:rPr>
              <w:t>عنوان مقاله (استایل عنوان)</w:t>
            </w:r>
          </w:p>
          <w:p w14:paraId="50AC4D33" w14:textId="72068B63" w:rsidR="009E040E" w:rsidRPr="002815C0" w:rsidRDefault="009E040E" w:rsidP="0094039C">
            <w:pPr>
              <w:rPr>
                <w:rtl/>
              </w:rPr>
            </w:pPr>
            <w:r>
              <w:rPr>
                <w:rFonts w:hint="cs"/>
                <w:rtl/>
              </w:rPr>
              <w:t>نویسنده اول</w:t>
            </w:r>
            <w:r w:rsidRPr="002815C0">
              <w:rPr>
                <w:rFonts w:hint="cs"/>
                <w:vertAlign w:val="superscript"/>
                <w:rtl/>
              </w:rPr>
              <w:t>2</w:t>
            </w:r>
            <w:r>
              <w:rPr>
                <w:vertAlign w:val="superscript"/>
              </w:rPr>
              <w:t>,</w:t>
            </w:r>
            <w:r w:rsidRPr="002815C0">
              <w:rPr>
                <w:rFonts w:hint="cs"/>
                <w:vertAlign w:val="superscript"/>
                <w:rtl/>
              </w:rPr>
              <w:t>1</w:t>
            </w:r>
            <w:r>
              <w:rPr>
                <w:rFonts w:hint="cs"/>
                <w:vertAlign w:val="superscript"/>
                <w:rtl/>
              </w:rPr>
              <w:t>......................................................................................................................................</w:t>
            </w:r>
            <w:r w:rsidRPr="002815C0">
              <w:rPr>
                <w:rFonts w:hint="cs"/>
                <w:rtl/>
              </w:rPr>
              <w:t xml:space="preserve">، </w:t>
            </w:r>
            <w:r>
              <w:rPr>
                <w:rFonts w:hint="cs"/>
                <w:rtl/>
              </w:rPr>
              <w:t>* نویسنده مسئول</w:t>
            </w:r>
            <w:r w:rsidRPr="002815C0">
              <w:rPr>
                <w:rFonts w:hint="cs"/>
                <w:vertAlign w:val="superscript"/>
                <w:rtl/>
              </w:rPr>
              <w:t>2</w:t>
            </w:r>
            <w:r w:rsidR="00400097">
              <w:rPr>
                <w:rFonts w:hint="cs"/>
                <w:vertAlign w:val="superscript"/>
                <w:rtl/>
              </w:rPr>
              <w:t>----------------</w:t>
            </w:r>
          </w:p>
          <w:p w14:paraId="7D1A7950" w14:textId="44E8C7B5" w:rsidR="009E040E" w:rsidRPr="00A34B4D" w:rsidRDefault="009E040E" w:rsidP="0094039C">
            <w:pPr>
              <w:pStyle w:val="ListParagraph"/>
              <w:numPr>
                <w:ilvl w:val="0"/>
                <w:numId w:val="15"/>
              </w:numPr>
              <w:rPr>
                <w:sz w:val="18"/>
                <w:szCs w:val="20"/>
              </w:rPr>
            </w:pPr>
            <w:r w:rsidRPr="00A34B4D">
              <w:rPr>
                <w:rFonts w:hint="cs"/>
                <w:sz w:val="18"/>
                <w:szCs w:val="20"/>
                <w:rtl/>
              </w:rPr>
              <w:t>...............................</w:t>
            </w:r>
            <w:r w:rsidR="00A34B4D">
              <w:rPr>
                <w:rFonts w:hint="cs"/>
                <w:sz w:val="18"/>
                <w:szCs w:val="20"/>
                <w:rtl/>
              </w:rPr>
              <w:t>...............................</w:t>
            </w:r>
            <w:r w:rsidRPr="00A34B4D">
              <w:rPr>
                <w:rFonts w:hint="cs"/>
                <w:sz w:val="18"/>
                <w:szCs w:val="20"/>
                <w:rtl/>
              </w:rPr>
              <w:t>.....................................................................</w:t>
            </w:r>
            <w:r w:rsidR="004A629E" w:rsidRPr="00A34B4D">
              <w:rPr>
                <w:rFonts w:hint="cs"/>
                <w:sz w:val="18"/>
                <w:szCs w:val="20"/>
                <w:rtl/>
              </w:rPr>
              <w:t>........................</w:t>
            </w:r>
            <w:r w:rsidRPr="00A34B4D">
              <w:rPr>
                <w:rFonts w:hint="cs"/>
                <w:sz w:val="18"/>
                <w:szCs w:val="20"/>
                <w:rtl/>
              </w:rPr>
              <w:t>.........</w:t>
            </w:r>
            <w:r w:rsidR="004A629E" w:rsidRPr="00A34B4D">
              <w:rPr>
                <w:rFonts w:hint="cs"/>
                <w:sz w:val="18"/>
                <w:szCs w:val="20"/>
                <w:rtl/>
              </w:rPr>
              <w:t>...................</w:t>
            </w:r>
          </w:p>
          <w:p w14:paraId="7BACDF74" w14:textId="7EE03B24" w:rsidR="009E040E" w:rsidRPr="00A34B4D" w:rsidRDefault="009E040E" w:rsidP="0094039C">
            <w:pPr>
              <w:pStyle w:val="ListParagraph"/>
              <w:numPr>
                <w:ilvl w:val="0"/>
                <w:numId w:val="15"/>
              </w:numPr>
              <w:rPr>
                <w:sz w:val="18"/>
                <w:szCs w:val="20"/>
              </w:rPr>
            </w:pPr>
            <w:r w:rsidRPr="00A34B4D">
              <w:rPr>
                <w:rFonts w:hint="cs"/>
                <w:sz w:val="18"/>
                <w:szCs w:val="20"/>
                <w:rtl/>
              </w:rPr>
              <w:t>...................................................</w:t>
            </w:r>
            <w:r w:rsidR="00A34B4D">
              <w:rPr>
                <w:rFonts w:hint="cs"/>
                <w:sz w:val="18"/>
                <w:szCs w:val="20"/>
                <w:rtl/>
              </w:rPr>
              <w:t>...............................</w:t>
            </w:r>
            <w:r w:rsidRPr="00A34B4D">
              <w:rPr>
                <w:rFonts w:hint="cs"/>
                <w:sz w:val="18"/>
                <w:szCs w:val="20"/>
                <w:rtl/>
              </w:rPr>
              <w:t>...........................</w:t>
            </w:r>
            <w:r w:rsidR="004A629E" w:rsidRPr="00A34B4D">
              <w:rPr>
                <w:rFonts w:hint="cs"/>
                <w:sz w:val="18"/>
                <w:szCs w:val="20"/>
                <w:rtl/>
              </w:rPr>
              <w:t>...........................................</w:t>
            </w:r>
            <w:r w:rsidRPr="00A34B4D">
              <w:rPr>
                <w:rFonts w:hint="cs"/>
                <w:sz w:val="18"/>
                <w:szCs w:val="20"/>
                <w:rtl/>
              </w:rPr>
              <w:t>...............................</w:t>
            </w:r>
          </w:p>
          <w:p w14:paraId="32056CD6" w14:textId="2B3C5236" w:rsidR="009E040E" w:rsidRPr="005F2612" w:rsidRDefault="009E040E" w:rsidP="0094039C">
            <w:pPr>
              <w:rPr>
                <w:rFonts w:cs="B Yagut"/>
              </w:rPr>
            </w:pPr>
            <w:r w:rsidRPr="005F2612">
              <w:rPr>
                <w:rFonts w:cs="B Yagut"/>
              </w:rPr>
              <w:t>*</w:t>
            </w:r>
            <w:r w:rsidRPr="00FA3449">
              <w:rPr>
                <w:rtl/>
              </w:rPr>
              <w:t>پست الکترون</w:t>
            </w:r>
            <w:r w:rsidRPr="00FA3449">
              <w:rPr>
                <w:rFonts w:hint="cs"/>
                <w:rtl/>
              </w:rPr>
              <w:t>ی</w:t>
            </w:r>
            <w:r w:rsidRPr="00FA3449">
              <w:rPr>
                <w:rFonts w:hint="eastAsia"/>
                <w:rtl/>
              </w:rPr>
              <w:t>ک</w:t>
            </w:r>
            <w:r w:rsidRPr="00FA3449">
              <w:rPr>
                <w:rtl/>
              </w:rPr>
              <w:t xml:space="preserve"> مسئول مکاتبات:</w:t>
            </w:r>
            <w:r w:rsidRPr="005F2612">
              <w:rPr>
                <w:rFonts w:cs="B Yagut" w:hint="cs"/>
                <w:rtl/>
              </w:rPr>
              <w:t xml:space="preserve"> </w:t>
            </w:r>
            <w:r>
              <w:rPr>
                <w:rFonts w:hint="cs"/>
                <w:rtl/>
              </w:rPr>
              <w:t>...........................</w:t>
            </w:r>
            <w:r w:rsidR="00400097">
              <w:rPr>
                <w:rFonts w:hint="cs"/>
                <w:rtl/>
              </w:rPr>
              <w:t>..........................</w:t>
            </w:r>
            <w:r>
              <w:rPr>
                <w:rFonts w:hint="cs"/>
                <w:rtl/>
              </w:rPr>
              <w:t>.............................................................</w:t>
            </w:r>
          </w:p>
          <w:p w14:paraId="1332DFE7" w14:textId="4D64F838" w:rsidR="009E040E" w:rsidRPr="006409C3" w:rsidRDefault="009E040E" w:rsidP="0094039C">
            <w:pPr>
              <w:pStyle w:val="Heading2"/>
              <w:outlineLvl w:val="1"/>
            </w:pPr>
            <w:r w:rsidRPr="006409C3">
              <w:rPr>
                <w:rFonts w:hint="cs"/>
                <w:rtl/>
              </w:rPr>
              <w:t>چکیده</w:t>
            </w:r>
            <w:r w:rsidR="00400097">
              <w:rPr>
                <w:rFonts w:hint="cs"/>
                <w:rtl/>
              </w:rPr>
              <w:t xml:space="preserve"> (استایل تیتر اصلی)</w:t>
            </w:r>
          </w:p>
          <w:p w14:paraId="456426E2" w14:textId="0522C3F0" w:rsidR="00400097" w:rsidRDefault="00400097" w:rsidP="000C548B">
            <w:pPr>
              <w:rPr>
                <w:rtl/>
              </w:rPr>
            </w:pPr>
            <w:r>
              <w:rPr>
                <w:rFonts w:hint="cs"/>
                <w:rtl/>
              </w:rPr>
              <w:t xml:space="preserve">حداکثر 400 کلمه </w:t>
            </w:r>
            <w:r w:rsidR="009D75A0">
              <w:rPr>
                <w:rFonts w:hint="cs"/>
                <w:rtl/>
              </w:rPr>
              <w:t>(استایل متن)</w:t>
            </w:r>
          </w:p>
          <w:p w14:paraId="50492E03" w14:textId="206B586D" w:rsidR="009E040E" w:rsidRDefault="00400097" w:rsidP="000C548B">
            <w:r>
              <w:rPr>
                <w:rFonts w:hint="cs"/>
                <w:rtl/>
              </w:rPr>
              <w:t>..............................................................................................................................................................................................................</w:t>
            </w:r>
            <w:r w:rsidR="009D75A0">
              <w:rPr>
                <w:rFonts w:hint="cs"/>
                <w:rtl/>
              </w:rPr>
      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      </w:r>
            <w:r w:rsidR="008D29A3">
              <w:rPr>
                <w:rFonts w:hint="cs"/>
                <w:rtl/>
              </w:rPr>
              <w:t>...............................................................................................................................................................................................................</w:t>
            </w:r>
            <w:r w:rsidR="009D75A0">
              <w:rPr>
                <w:rFonts w:hint="cs"/>
                <w:rtl/>
              </w:rPr>
      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      </w:r>
            <w:r w:rsidR="00A34B4D">
              <w:rPr>
                <w:rFonts w:hint="cs"/>
                <w:rtl/>
              </w:rPr>
              <w:t>....................................................................................................................................................................................</w:t>
            </w:r>
            <w:r w:rsidR="009D75A0">
              <w:rPr>
                <w:rFonts w:hint="cs"/>
                <w:rtl/>
              </w:rPr>
              <w:t>..............................................................................................................................................</w:t>
            </w:r>
          </w:p>
          <w:p w14:paraId="22771357" w14:textId="6F1F0BF4" w:rsidR="009E040E" w:rsidRPr="007C79D4" w:rsidRDefault="009E040E" w:rsidP="0094039C">
            <w:pPr>
              <w:pStyle w:val="Heading3"/>
              <w:outlineLvl w:val="2"/>
              <w:rPr>
                <w:rtl/>
              </w:rPr>
            </w:pPr>
            <w:r w:rsidRPr="007C79D4">
              <w:rPr>
                <w:rFonts w:hint="cs"/>
                <w:rtl/>
              </w:rPr>
              <w:t xml:space="preserve">کلمات </w:t>
            </w:r>
            <w:r>
              <w:rPr>
                <w:rFonts w:hint="cs"/>
                <w:rtl/>
              </w:rPr>
              <w:t>کلیدی</w:t>
            </w:r>
            <w:r w:rsidR="00400097">
              <w:rPr>
                <w:rFonts w:hint="cs"/>
                <w:rtl/>
              </w:rPr>
              <w:t>(استایل تیتر فرعی)</w:t>
            </w:r>
          </w:p>
          <w:p w14:paraId="4D2DB9CF" w14:textId="77777777" w:rsidR="009E040E" w:rsidRPr="007C79D4" w:rsidRDefault="009E040E" w:rsidP="0094039C">
            <w:pPr>
              <w:rPr>
                <w:rtl/>
              </w:rPr>
            </w:pPr>
            <w:r>
              <w:rPr>
                <w:rFonts w:hint="cs"/>
                <w:rtl/>
              </w:rPr>
              <w:t>3</w:t>
            </w:r>
            <w:r>
              <w:rPr>
                <w:rFonts w:hint="cs"/>
                <w:rtl/>
                <w:lang w:bidi="fa-IR"/>
              </w:rPr>
              <w:t xml:space="preserve"> تا</w:t>
            </w:r>
            <w:r>
              <w:rPr>
                <w:rFonts w:hint="cs"/>
                <w:rtl/>
              </w:rPr>
              <w:t xml:space="preserve"> 5 کلمه مرتبط (استایل متن)</w:t>
            </w:r>
            <w:r w:rsidRPr="00654018">
              <w:rPr>
                <w:rFonts w:hint="cs"/>
                <w:rtl/>
              </w:rPr>
              <w:t>.</w:t>
            </w:r>
          </w:p>
          <w:p w14:paraId="68C70450" w14:textId="53DA2EE2" w:rsidR="004F2C2E" w:rsidRPr="004F2C2E" w:rsidRDefault="009E040E" w:rsidP="004F2C2E">
            <w:pPr>
              <w:jc w:val="both"/>
              <w:rPr>
                <w:rFonts w:ascii="Times New Roman" w:hAnsi="Times New Roman" w:cs="B Titr"/>
                <w:sz w:val="24"/>
                <w:szCs w:val="28"/>
                <w:rtl/>
              </w:rPr>
            </w:pPr>
            <w:r>
              <w:rPr>
                <w:rFonts w:hint="cs"/>
                <w:rtl/>
              </w:rPr>
              <w:t>....................................</w:t>
            </w:r>
            <w:r w:rsidR="008D29A3">
              <w:rPr>
                <w:rFonts w:hint="cs"/>
                <w:rtl/>
              </w:rPr>
      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      </w:r>
            <w:r>
              <w:rPr>
                <w:rFonts w:hint="cs"/>
                <w:rtl/>
              </w:rPr>
              <w:t>...................................................................................................................</w:t>
            </w:r>
            <w:r w:rsidR="009D75A0">
              <w:rPr>
                <w:rFonts w:hint="cs"/>
                <w:rtl/>
              </w:rPr>
              <w:t>.............................</w:t>
            </w:r>
          </w:p>
        </w:tc>
        <w:tc>
          <w:tcPr>
            <w:tcW w:w="270" w:type="dxa"/>
          </w:tcPr>
          <w:p w14:paraId="14E05E49" w14:textId="1BEAB150" w:rsidR="009E040E" w:rsidRPr="009E040E" w:rsidRDefault="009E040E" w:rsidP="009E040E">
            <w:pPr>
              <w:rPr>
                <w:sz w:val="2"/>
                <w:szCs w:val="2"/>
                <w:rtl/>
              </w:rPr>
            </w:pPr>
          </w:p>
        </w:tc>
      </w:tr>
    </w:tbl>
    <w:p w14:paraId="03DAD4EF" w14:textId="1F2576D2" w:rsidR="004F2C2E" w:rsidRPr="004F2C2E" w:rsidRDefault="004F2C2E" w:rsidP="004F2C2E">
      <w:pPr>
        <w:rPr>
          <w:rFonts w:ascii="Times New Roman" w:hAnsi="Times New Roman" w:cs="B Titr"/>
          <w:sz w:val="24"/>
          <w:szCs w:val="28"/>
          <w:rtl/>
        </w:rPr>
        <w:sectPr w:rsidR="004F2C2E" w:rsidRPr="004F2C2E" w:rsidSect="00350C13">
          <w:footerReference w:type="default" r:id="rId7"/>
          <w:pgSz w:w="12240" w:h="15840"/>
          <w:pgMar w:top="1440" w:right="1440" w:bottom="1440" w:left="1440" w:header="720" w:footer="720" w:gutter="0"/>
          <w:pgNumType w:start="1"/>
          <w:cols w:space="720"/>
          <w:docGrid w:linePitch="360"/>
        </w:sectPr>
      </w:pPr>
    </w:p>
    <w:p w14:paraId="7D277CE8" w14:textId="701D9AC9" w:rsidR="009B64A6" w:rsidRPr="0025623B" w:rsidRDefault="00876B6F" w:rsidP="00876B6F">
      <w:pPr>
        <w:pStyle w:val="Heading2"/>
        <w:rPr>
          <w:rtl/>
        </w:rPr>
      </w:pPr>
      <w:r>
        <w:rPr>
          <w:rFonts w:hint="cs"/>
          <w:rtl/>
        </w:rPr>
        <w:lastRenderedPageBreak/>
        <w:t>عنوان اصلی (استایل تیتر اصلی)</w:t>
      </w:r>
    </w:p>
    <w:p w14:paraId="6EEFD74D" w14:textId="26C2D4BA" w:rsidR="009B64A6" w:rsidRPr="000524FF" w:rsidRDefault="00876B6F" w:rsidP="00876B6F">
      <w:pPr>
        <w:rPr>
          <w:rtl/>
          <w:lang w:bidi="fa-IR"/>
        </w:rPr>
      </w:pPr>
      <w:r>
        <w:rPr>
          <w:rFonts w:hint="cs"/>
          <w:rtl/>
          <w:lang w:bidi="fa-IR"/>
        </w:rPr>
        <w:t>بدون محدودیت در کلمات ( استایل متن) 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>
        <w:rPr>
          <w:rFonts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 w:rsidR="00EC33C3">
        <w:rPr>
          <w:rFonts w:hint="cs"/>
          <w:rtl/>
        </w:rPr>
        <w:t xml:space="preserve"> </w:t>
      </w:r>
      <w:r w:rsidR="00EC33C3">
        <w:rPr>
          <w:rtl/>
        </w:rPr>
        <w:fldChar w:fldCharType="begin"/>
      </w:r>
      <w:r w:rsidR="00BA7D72">
        <w:rPr>
          <w:rtl/>
        </w:rPr>
        <w:instrText xml:space="preserve"> </w:instrText>
      </w:r>
      <w:r w:rsidR="00BA7D72">
        <w:instrText>ADDIN EN.CITE &lt;EndNote&gt;&lt;Cite&gt;&lt;Author&gt;Cox&lt;/Author&gt;&lt;Year&gt;2015&lt;/Year&gt;&lt;RecNum&gt;1&lt;/RecNum&gt;&lt;DisplayText&gt;[1, 2]&lt;/DisplayText&gt;&lt;record&gt;&lt;rec-number&gt;1&lt;/rec-number&gt;&lt;foreign-keys&gt;&lt;key app="EN" db-id="9dae2z2ziwwzvoefvs3xef2js29x5sraa0v2"&gt;1&lt;/key&gt;&lt;/foreign-keys&gt;&lt;ref-type name="Journal Article"&gt;17&lt;/ref-type&gt;&lt;contributors&gt;&lt;authors&gt;&lt;author&gt;Cox, Sophie C&lt;/author&gt;&lt;author&gt;Thornby, John A&lt;/author&gt;&lt;author&gt;Gibbons, Gregory J&lt;/author&gt;&lt;author&gt;Williams, Mark A&lt;/author&gt;&lt;author&gt;Mallick, Kajal K&lt;/author&gt;&lt;/authors&gt;&lt;/contributors&gt;&lt;titles&gt;&lt;title&gt;3D printing of porous hydroxyapatite scaffolds intended for use in bone tissue engineering applications&lt;/title&gt;&lt;secondary-title&gt;Materials Science and Engineering: C&lt;/secondary-title&gt;&lt;/titles&gt;&lt;periodical&gt;&lt;full-title&gt;Materials Science and Engineering: C&lt;/full-title&gt;&lt;/periodical&gt;&lt;pages&gt;237-247&lt;/pages&gt;&lt;volume&gt;47&lt;/volume&gt;&lt;dates&gt;&lt;year&gt;2015&lt;/year&gt;&lt;/dates&gt;&lt;isbn&gt;0928-4931&lt;/isbn&gt;&lt;urls&gt;&lt;/urls&gt;&lt;/record&gt;&lt;/Cite&gt;&lt;Cite&gt;&lt;Author&gt;Mironov&lt;/Author&gt;&lt;Year&gt;2003&lt;/Year&gt;&lt;RecNum&gt;5&lt;/RecNum&gt;&lt;record&gt;&lt;rec-number&gt;5&lt;/rec-number</w:instrText>
      </w:r>
      <w:r w:rsidR="00BA7D72">
        <w:rPr>
          <w:rtl/>
        </w:rPr>
        <w:instrText>&gt;&lt;</w:instrText>
      </w:r>
      <w:r w:rsidR="00BA7D72">
        <w:instrText>foreign-keys&gt;&lt;key app="EN" db-id="9dae2z2ziwwzvoefvs3xef2js29x5sraa0v2"&gt;5&lt;/key&gt;&lt;/foreign-keys&gt;&lt;ref-type name="Journal Article"&gt;17&lt;/ref-type&gt;&lt;contributors&gt;&lt;authors&gt;&lt;author&gt;Mironov, Vladimir&lt;/author&gt;&lt;author&gt;Boland, Thomas&lt;/author&gt;&lt;author&gt;Trusk, Thomas&lt;/author&gt;&lt;author&gt;Forgacs, Gabor&lt;/author&gt;&lt;author&gt;Markwald, Roger R&lt;/author&gt;&lt;/authors&gt;&lt;/contributors&gt;&lt;titles&gt;&lt;title&gt;Organ printing: computer-aided jet-based 3D tissue engineering&lt;/title&gt;&lt;secondary-title&gt;TRENDS in Biotechnology&lt;/secondary-title&gt;&lt;/titles&gt;&lt;periodical&gt;&lt;full-title&gt;TRENDS in Biotechnology&lt;/full-title&gt;&lt;/periodical&gt;&lt;pages&gt;157-161&lt;/pages&gt;&lt;volume&gt;21&lt;/volume&gt;&lt;number&gt;4&lt;/number&gt;&lt;dates&gt;&lt;year&gt;2003&lt;/year&gt;&lt;/dates&gt;&lt;isbn&gt;0167-7799&lt;/isbn&gt;&lt;urls&gt;&lt;/urls&gt;&lt;/record&gt;&lt;/Cite&gt;&lt;/EndNote</w:instrText>
      </w:r>
      <w:r w:rsidR="00BA7D72">
        <w:rPr>
          <w:rtl/>
        </w:rPr>
        <w:instrText>&gt;</w:instrText>
      </w:r>
      <w:r w:rsidR="00EC33C3">
        <w:rPr>
          <w:rtl/>
        </w:rPr>
        <w:fldChar w:fldCharType="separate"/>
      </w:r>
      <w:r w:rsidR="00BA7D72">
        <w:rPr>
          <w:noProof/>
          <w:rtl/>
        </w:rPr>
        <w:t>[1, 2]</w:t>
      </w:r>
      <w:r w:rsidR="00EC33C3">
        <w:rPr>
          <w:rtl/>
        </w:rPr>
        <w:fldChar w:fldCharType="end"/>
      </w:r>
      <w:r w:rsidR="00B337F0">
        <w:rPr>
          <w:rFonts w:hint="cs"/>
          <w:rtl/>
          <w:lang w:bidi="fa-IR"/>
        </w:rPr>
        <w:t>.</w:t>
      </w:r>
    </w:p>
    <w:p w14:paraId="2281B0B3" w14:textId="089067C8" w:rsidR="00876B6F" w:rsidRPr="0025623B" w:rsidRDefault="00876B6F" w:rsidP="00876B6F">
      <w:pPr>
        <w:pStyle w:val="Heading3"/>
        <w:rPr>
          <w:rtl/>
        </w:rPr>
      </w:pPr>
      <w:r>
        <w:rPr>
          <w:rFonts w:hint="cs"/>
          <w:rtl/>
        </w:rPr>
        <w:t>عنوان فرعی (استایل تیتر فرعی)</w:t>
      </w:r>
    </w:p>
    <w:p w14:paraId="0598DD2C" w14:textId="0859B0CC" w:rsidR="00647D59" w:rsidRPr="000524FF" w:rsidRDefault="00876B6F" w:rsidP="00647D59">
      <w:pPr>
        <w:rPr>
          <w:rtl/>
          <w:lang w:bidi="fa-IR"/>
        </w:rPr>
      </w:pPr>
      <w:r>
        <w:rPr>
          <w:rFonts w:hint="cs"/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Cox&lt;/Author&gt;&lt;Year&gt;2015&lt;/Year&gt;&lt;RecNum&gt;1&lt;/RecNum&gt;&lt;DisplayText&gt;[1, 2]&lt;/DisplayText&gt;&lt;record&gt;&lt;rec-number&gt;1&lt;/rec-number&gt;&lt;foreign-keys&gt;&lt;key app="EN" db-id="9dae2z2ziwwzvoefvs3xef2js29x5sraa0v2"&gt;1&lt;/key&gt;&lt;/foreign-keys&gt;&lt;ref-type name="Journal Article"&gt;17&lt;/ref-type&gt;&lt;contributors&gt;&lt;authors&gt;&lt;author&gt;Cox, Sophie C&lt;/author&gt;&lt;author&gt;Thornby, John A&lt;/author&gt;&lt;author&gt;Gibbons, Gregory J&lt;/author&gt;&lt;author&gt;Williams, Mark A&lt;/author&gt;&lt;author&gt;Mallick, Kajal K&lt;/author&gt;&lt;/authors&gt;&lt;/contributors&gt;&lt;titles&gt;&lt;title&gt;3D printing of porous hydroxyapatite scaffolds intended for use in bone tissue engineering applications&lt;/title&gt;&lt;secondary-title&gt;Materials Science and Engineering: C&lt;/secondary-title&gt;&lt;/titles&gt;&lt;periodical&gt;&lt;full-title&gt;Materials Science and Engineering: C&lt;/full-title&gt;&lt;/periodical&gt;&lt;pages&gt;237-247&lt;/pages&gt;&lt;volume&gt;47&lt;/volume&gt;&lt;dates&gt;&lt;year&gt;2015&lt;/year&gt;&lt;/dates&gt;&lt;isbn&gt;0928-4931&lt;/isbn&gt;&lt;urls&gt;&lt;/urls&gt;&lt;/record&gt;&lt;/Cite&gt;&lt;Cite&gt;&lt;Author&gt;Mironov&lt;/Author&gt;&lt;Year&gt;2003&lt;/Year&gt;&lt;RecNum&gt;5&lt;/RecNum&gt;&lt;record&gt;&lt;rec-number&gt;5&lt;/rec-number</w:instrText>
      </w:r>
      <w:r>
        <w:rPr>
          <w:rtl/>
        </w:rPr>
        <w:instrText>&gt;&lt;</w:instrText>
      </w:r>
      <w:r>
        <w:instrText>foreign-keys&gt;&lt;key app="EN" db-id="9dae2z2ziwwzvoefvs3xef2js29x5sraa0v2"&gt;5&lt;/key&gt;&lt;/foreign-keys&gt;&lt;ref-type name="Journal Article"&gt;17&lt;/ref-type&gt;&lt;contributors&gt;&lt;authors&gt;&lt;author&gt;Mironov, Vladimir&lt;/author&gt;&lt;author&gt;Boland, Thomas&lt;/author&gt;&lt;author&gt;Trusk, Thomas&lt;/author&gt;&lt;author&gt;Forgacs, Gabor&lt;/author&gt;&lt;author&gt;Markwald, Roger R&lt;/author&gt;&lt;/authors&gt;&lt;/contributors&gt;&lt;titles&gt;&lt;title&gt;Organ printing: computer-aided jet-based 3D tissue engineering&lt;/title&gt;&lt;secondary-title&gt;TRENDS in Biotechnology&lt;/secondary-title&gt;&lt;/titles&gt;&lt;periodical&gt;&lt;full-title&gt;TRENDS in Biotechnology&lt;/full-title&gt;&lt;/periodical&gt;&lt;pages&gt;157-161&lt;/pages&gt;&lt;volume&gt;21&lt;/volume&gt;&lt;number&gt;4&lt;/number&gt;&lt;dates&gt;&lt;year&gt;2003&lt;/year&gt;&lt;/dates&gt;&lt;isbn&gt;0167-7799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, 2]</w:t>
      </w:r>
      <w:r>
        <w:rPr>
          <w:rtl/>
        </w:rPr>
        <w:fldChar w:fldCharType="end"/>
      </w:r>
      <w:r>
        <w:rPr>
          <w:rFonts w:hint="cs"/>
          <w:rtl/>
          <w:lang w:bidi="fa-IR"/>
        </w:rPr>
        <w:t>.</w:t>
      </w:r>
    </w:p>
    <w:p w14:paraId="3866A242" w14:textId="7996C522" w:rsidR="009B64A6" w:rsidRPr="0025623B" w:rsidRDefault="00C90FE0" w:rsidP="00647D59">
      <w:pPr>
        <w:pStyle w:val="Heading2"/>
      </w:pPr>
      <w:r>
        <w:rPr>
          <w:rFonts w:hint="cs"/>
          <w:rtl/>
        </w:rPr>
        <w:lastRenderedPageBreak/>
        <w:t>مراجع</w:t>
      </w:r>
      <w:r w:rsidR="00F42BB5">
        <w:rPr>
          <w:rFonts w:hint="cs"/>
          <w:rtl/>
        </w:rPr>
        <w:t xml:space="preserve"> ( فرمت ونکوور)</w:t>
      </w:r>
    </w:p>
    <w:p w14:paraId="41FFBF84" w14:textId="307B3033" w:rsidR="00662E45" w:rsidRDefault="009D6DEC" w:rsidP="00662E45">
      <w:pPr>
        <w:pStyle w:val="EndNoteBibliography"/>
        <w:jc w:val="left"/>
        <w:rPr>
          <w:rFonts w:asciiTheme="majorBidi" w:hAnsiTheme="majorBidi" w:cstheme="majorBidi"/>
          <w:rtl/>
        </w:rPr>
      </w:pPr>
      <w:r>
        <w:rPr>
          <w:rFonts w:asciiTheme="majorBidi" w:hAnsiTheme="majorBidi" w:cstheme="majorBidi" w:hint="cs"/>
          <w:rtl/>
        </w:rPr>
        <w:t>1.</w:t>
      </w:r>
    </w:p>
    <w:p w14:paraId="0B6309D1" w14:textId="227F4A7F" w:rsidR="0059223F" w:rsidRPr="00647D59" w:rsidRDefault="009D6DEC" w:rsidP="00647D59">
      <w:pPr>
        <w:pStyle w:val="EndNoteBibliography"/>
        <w:jc w:val="left"/>
        <w:rPr>
          <w:rFonts w:asciiTheme="majorBidi" w:hAnsiTheme="majorBidi" w:cstheme="majorBidi"/>
        </w:rPr>
      </w:pPr>
      <w:r>
        <w:rPr>
          <w:rFonts w:asciiTheme="majorBidi" w:hAnsiTheme="majorBidi" w:cstheme="majorBidi" w:hint="cs"/>
          <w:rtl/>
        </w:rPr>
        <w:t>2.</w:t>
      </w:r>
    </w:p>
    <w:sectPr w:rsidR="0059223F" w:rsidRPr="00647D59" w:rsidSect="00BE633C">
      <w:type w:val="continuous"/>
      <w:pgSz w:w="12240" w:h="15840"/>
      <w:pgMar w:top="1418" w:right="1418" w:bottom="1418" w:left="1418" w:header="720" w:footer="720" w:gutter="0"/>
      <w:cols w:num="2" w:space="567"/>
      <w:bidi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11990D5" w14:textId="77777777" w:rsidR="001307B1" w:rsidRDefault="001307B1" w:rsidP="00E907D5">
      <w:pPr>
        <w:spacing w:after="0" w:line="240" w:lineRule="auto"/>
      </w:pPr>
      <w:r>
        <w:separator/>
      </w:r>
    </w:p>
  </w:endnote>
  <w:endnote w:type="continuationSeparator" w:id="0">
    <w:p w14:paraId="44BDAA4D" w14:textId="77777777" w:rsidR="001307B1" w:rsidRDefault="001307B1" w:rsidP="00E907D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Yagut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055D76" w14:textId="77777777" w:rsidR="00350C13" w:rsidRPr="00350C13" w:rsidRDefault="00350C13">
    <w:pPr>
      <w:pStyle w:val="Footer"/>
      <w:jc w:val="center"/>
      <w:rPr>
        <w:caps/>
        <w:noProof/>
        <w:color w:val="5B9BD5" w:themeColor="accent1"/>
      </w:rPr>
    </w:pPr>
    <w:r w:rsidRPr="00350C13">
      <w:rPr>
        <w:caps/>
        <w:color w:val="5B9BD5" w:themeColor="accent1"/>
      </w:rPr>
      <w:fldChar w:fldCharType="begin"/>
    </w:r>
    <w:r w:rsidRPr="00350C13">
      <w:rPr>
        <w:caps/>
        <w:color w:val="5B9BD5" w:themeColor="accent1"/>
      </w:rPr>
      <w:instrText xml:space="preserve"> PAGE   \* MERGEFORMAT </w:instrText>
    </w:r>
    <w:r w:rsidRPr="00350C13">
      <w:rPr>
        <w:caps/>
        <w:color w:val="5B9BD5" w:themeColor="accent1"/>
      </w:rPr>
      <w:fldChar w:fldCharType="separate"/>
    </w:r>
    <w:r w:rsidRPr="00350C13">
      <w:rPr>
        <w:caps/>
        <w:noProof/>
        <w:color w:val="5B9BD5" w:themeColor="accent1"/>
      </w:rPr>
      <w:t>2</w:t>
    </w:r>
    <w:r w:rsidRPr="00350C13">
      <w:rPr>
        <w:caps/>
        <w:noProof/>
        <w:color w:val="5B9BD5" w:themeColor="accent1"/>
      </w:rPr>
      <w:fldChar w:fldCharType="end"/>
    </w:r>
  </w:p>
  <w:p w14:paraId="4FF11F39" w14:textId="2DFD7C5C" w:rsidR="00350C13" w:rsidRDefault="00350C1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DABF138" w14:textId="77777777" w:rsidR="001307B1" w:rsidRDefault="001307B1" w:rsidP="00E907D5">
      <w:pPr>
        <w:spacing w:after="0" w:line="240" w:lineRule="auto"/>
      </w:pPr>
      <w:r>
        <w:separator/>
      </w:r>
    </w:p>
  </w:footnote>
  <w:footnote w:type="continuationSeparator" w:id="0">
    <w:p w14:paraId="56FD83F3" w14:textId="77777777" w:rsidR="001307B1" w:rsidRDefault="001307B1" w:rsidP="00E907D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766DFB"/>
    <w:multiLevelType w:val="hybridMultilevel"/>
    <w:tmpl w:val="0B7006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0605A9"/>
    <w:multiLevelType w:val="multilevel"/>
    <w:tmpl w:val="C54C8A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8D50FF3"/>
    <w:multiLevelType w:val="hybridMultilevel"/>
    <w:tmpl w:val="0CF805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D355B54"/>
    <w:multiLevelType w:val="multilevel"/>
    <w:tmpl w:val="FF04C8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2D7218A"/>
    <w:multiLevelType w:val="hybridMultilevel"/>
    <w:tmpl w:val="DAD8340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41C97FC1"/>
    <w:multiLevelType w:val="hybridMultilevel"/>
    <w:tmpl w:val="2AA6871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42E4B6D"/>
    <w:multiLevelType w:val="multilevel"/>
    <w:tmpl w:val="D870D1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491D13F0"/>
    <w:multiLevelType w:val="multilevel"/>
    <w:tmpl w:val="09CE8D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49591CE8"/>
    <w:multiLevelType w:val="hybridMultilevel"/>
    <w:tmpl w:val="2A8E04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A1F3F96"/>
    <w:multiLevelType w:val="hybridMultilevel"/>
    <w:tmpl w:val="0376FF96"/>
    <w:lvl w:ilvl="0" w:tplc="2D545C4A">
      <w:start w:val="1"/>
      <w:numFmt w:val="decimal"/>
      <w:lvlText w:val="%1-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658C6930"/>
    <w:multiLevelType w:val="hybridMultilevel"/>
    <w:tmpl w:val="5E962142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67061EB4"/>
    <w:multiLevelType w:val="hybridMultilevel"/>
    <w:tmpl w:val="492C83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DF92AED"/>
    <w:multiLevelType w:val="hybridMultilevel"/>
    <w:tmpl w:val="1136AE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EA01731"/>
    <w:multiLevelType w:val="multilevel"/>
    <w:tmpl w:val="DCBA67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7"/>
  </w:num>
  <w:num w:numId="3">
    <w:abstractNumId w:val="3"/>
  </w:num>
  <w:num w:numId="4">
    <w:abstractNumId w:val="6"/>
  </w:num>
  <w:num w:numId="5">
    <w:abstractNumId w:val="5"/>
  </w:num>
  <w:num w:numId="6">
    <w:abstractNumId w:val="12"/>
  </w:num>
  <w:num w:numId="7">
    <w:abstractNumId w:val="0"/>
  </w:num>
  <w:num w:numId="8">
    <w:abstractNumId w:val="2"/>
  </w:num>
  <w:num w:numId="9">
    <w:abstractNumId w:val="8"/>
  </w:num>
  <w:num w:numId="10">
    <w:abstractNumId w:val="9"/>
  </w:num>
  <w:num w:numId="11">
    <w:abstractNumId w:val="4"/>
  </w:num>
  <w:num w:numId="12">
    <w:abstractNumId w:val="13"/>
  </w:num>
  <w:num w:numId="13">
    <w:abstractNumId w:val="1"/>
  </w:num>
  <w:num w:numId="14">
    <w:abstractNumId w:val="11"/>
  </w:num>
  <w:num w:numId="15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M0MDSysDAyNDY3sjRS0lEKTi0uzszPAykwNKwFAGyUPas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D176A"/>
    <w:rsid w:val="0002768B"/>
    <w:rsid w:val="000429DB"/>
    <w:rsid w:val="000524FF"/>
    <w:rsid w:val="0005650A"/>
    <w:rsid w:val="00070C6D"/>
    <w:rsid w:val="0008061B"/>
    <w:rsid w:val="0009320D"/>
    <w:rsid w:val="000977DE"/>
    <w:rsid w:val="000A2BFD"/>
    <w:rsid w:val="000B4317"/>
    <w:rsid w:val="000B485C"/>
    <w:rsid w:val="000C548B"/>
    <w:rsid w:val="000E0200"/>
    <w:rsid w:val="000E6E3E"/>
    <w:rsid w:val="000F4BBE"/>
    <w:rsid w:val="001029BC"/>
    <w:rsid w:val="0011198D"/>
    <w:rsid w:val="0011555B"/>
    <w:rsid w:val="001307B1"/>
    <w:rsid w:val="00131399"/>
    <w:rsid w:val="001349D7"/>
    <w:rsid w:val="00154321"/>
    <w:rsid w:val="0018269F"/>
    <w:rsid w:val="0019103B"/>
    <w:rsid w:val="001A5039"/>
    <w:rsid w:val="001C4B02"/>
    <w:rsid w:val="001C674C"/>
    <w:rsid w:val="001D021D"/>
    <w:rsid w:val="001E1DBB"/>
    <w:rsid w:val="001F4503"/>
    <w:rsid w:val="001F6D44"/>
    <w:rsid w:val="00201DE2"/>
    <w:rsid w:val="00206D20"/>
    <w:rsid w:val="00210BE7"/>
    <w:rsid w:val="0021373C"/>
    <w:rsid w:val="002319CA"/>
    <w:rsid w:val="00233625"/>
    <w:rsid w:val="00247070"/>
    <w:rsid w:val="00247D16"/>
    <w:rsid w:val="00252B66"/>
    <w:rsid w:val="0025623B"/>
    <w:rsid w:val="00266591"/>
    <w:rsid w:val="002730FE"/>
    <w:rsid w:val="00277126"/>
    <w:rsid w:val="002815C0"/>
    <w:rsid w:val="0028527F"/>
    <w:rsid w:val="002B090A"/>
    <w:rsid w:val="002C0F0A"/>
    <w:rsid w:val="002D0C03"/>
    <w:rsid w:val="002D1E2D"/>
    <w:rsid w:val="002D47A1"/>
    <w:rsid w:val="002D4CF2"/>
    <w:rsid w:val="002F6452"/>
    <w:rsid w:val="00300AA6"/>
    <w:rsid w:val="00324864"/>
    <w:rsid w:val="00333F15"/>
    <w:rsid w:val="00334DFB"/>
    <w:rsid w:val="00350C13"/>
    <w:rsid w:val="003534EE"/>
    <w:rsid w:val="003659FB"/>
    <w:rsid w:val="00372DD8"/>
    <w:rsid w:val="003807C1"/>
    <w:rsid w:val="00390953"/>
    <w:rsid w:val="00393CD3"/>
    <w:rsid w:val="0039718A"/>
    <w:rsid w:val="003A0323"/>
    <w:rsid w:val="003A4C87"/>
    <w:rsid w:val="003B6472"/>
    <w:rsid w:val="003B6D80"/>
    <w:rsid w:val="003E2988"/>
    <w:rsid w:val="003E4BD2"/>
    <w:rsid w:val="003E5BBE"/>
    <w:rsid w:val="00400097"/>
    <w:rsid w:val="00412408"/>
    <w:rsid w:val="004135E9"/>
    <w:rsid w:val="00420B63"/>
    <w:rsid w:val="004219B8"/>
    <w:rsid w:val="00423EE5"/>
    <w:rsid w:val="0043506E"/>
    <w:rsid w:val="00452176"/>
    <w:rsid w:val="0046477A"/>
    <w:rsid w:val="00465D9E"/>
    <w:rsid w:val="004726D4"/>
    <w:rsid w:val="004859AB"/>
    <w:rsid w:val="00487337"/>
    <w:rsid w:val="0049076E"/>
    <w:rsid w:val="004A629E"/>
    <w:rsid w:val="004B370A"/>
    <w:rsid w:val="004C1462"/>
    <w:rsid w:val="004E4AD4"/>
    <w:rsid w:val="004F00CD"/>
    <w:rsid w:val="004F2C2E"/>
    <w:rsid w:val="004F4F9D"/>
    <w:rsid w:val="00501923"/>
    <w:rsid w:val="005149C8"/>
    <w:rsid w:val="00520410"/>
    <w:rsid w:val="00525CD3"/>
    <w:rsid w:val="00536DEF"/>
    <w:rsid w:val="00553D37"/>
    <w:rsid w:val="00556B08"/>
    <w:rsid w:val="00556DB6"/>
    <w:rsid w:val="0056779D"/>
    <w:rsid w:val="00571911"/>
    <w:rsid w:val="00573948"/>
    <w:rsid w:val="005872B2"/>
    <w:rsid w:val="00591314"/>
    <w:rsid w:val="0059223F"/>
    <w:rsid w:val="0059650F"/>
    <w:rsid w:val="00596F80"/>
    <w:rsid w:val="005A365A"/>
    <w:rsid w:val="005A4719"/>
    <w:rsid w:val="005A7009"/>
    <w:rsid w:val="005B6E46"/>
    <w:rsid w:val="005B7140"/>
    <w:rsid w:val="005C16A1"/>
    <w:rsid w:val="005D1F7C"/>
    <w:rsid w:val="005E2BBC"/>
    <w:rsid w:val="005F2612"/>
    <w:rsid w:val="005F7445"/>
    <w:rsid w:val="006000A2"/>
    <w:rsid w:val="006006B4"/>
    <w:rsid w:val="00612500"/>
    <w:rsid w:val="00617299"/>
    <w:rsid w:val="00620026"/>
    <w:rsid w:val="006218AB"/>
    <w:rsid w:val="00633154"/>
    <w:rsid w:val="006409C3"/>
    <w:rsid w:val="00642C86"/>
    <w:rsid w:val="006457C8"/>
    <w:rsid w:val="00647D59"/>
    <w:rsid w:val="00654018"/>
    <w:rsid w:val="00662E45"/>
    <w:rsid w:val="0067036B"/>
    <w:rsid w:val="00676BE9"/>
    <w:rsid w:val="006771E3"/>
    <w:rsid w:val="00686FAD"/>
    <w:rsid w:val="00694AC0"/>
    <w:rsid w:val="006D03E5"/>
    <w:rsid w:val="006D6D3C"/>
    <w:rsid w:val="006E1981"/>
    <w:rsid w:val="006E4F5B"/>
    <w:rsid w:val="006E6D6F"/>
    <w:rsid w:val="006F10B7"/>
    <w:rsid w:val="006F3254"/>
    <w:rsid w:val="007004DE"/>
    <w:rsid w:val="007044C4"/>
    <w:rsid w:val="0070519C"/>
    <w:rsid w:val="00707EBB"/>
    <w:rsid w:val="00707F31"/>
    <w:rsid w:val="00730358"/>
    <w:rsid w:val="007335AF"/>
    <w:rsid w:val="00740AC6"/>
    <w:rsid w:val="00744FC2"/>
    <w:rsid w:val="007454F7"/>
    <w:rsid w:val="00752772"/>
    <w:rsid w:val="00760E14"/>
    <w:rsid w:val="007768FB"/>
    <w:rsid w:val="007B3061"/>
    <w:rsid w:val="007C087B"/>
    <w:rsid w:val="007C4AD4"/>
    <w:rsid w:val="007C79D4"/>
    <w:rsid w:val="007D6949"/>
    <w:rsid w:val="007D7ACF"/>
    <w:rsid w:val="007E3529"/>
    <w:rsid w:val="007E5C4D"/>
    <w:rsid w:val="007F3B1A"/>
    <w:rsid w:val="00821A4E"/>
    <w:rsid w:val="00842CB2"/>
    <w:rsid w:val="0085106B"/>
    <w:rsid w:val="00864784"/>
    <w:rsid w:val="00872D30"/>
    <w:rsid w:val="008740B8"/>
    <w:rsid w:val="00874980"/>
    <w:rsid w:val="0087655C"/>
    <w:rsid w:val="00876B6F"/>
    <w:rsid w:val="00882E0C"/>
    <w:rsid w:val="0089428B"/>
    <w:rsid w:val="008A0638"/>
    <w:rsid w:val="008A72A4"/>
    <w:rsid w:val="008B2353"/>
    <w:rsid w:val="008B79FD"/>
    <w:rsid w:val="008C031E"/>
    <w:rsid w:val="008C5455"/>
    <w:rsid w:val="008D176A"/>
    <w:rsid w:val="008D1FB9"/>
    <w:rsid w:val="008D29A3"/>
    <w:rsid w:val="008E3F74"/>
    <w:rsid w:val="008F0BE7"/>
    <w:rsid w:val="0090639F"/>
    <w:rsid w:val="0090674C"/>
    <w:rsid w:val="009202AA"/>
    <w:rsid w:val="00922C39"/>
    <w:rsid w:val="00923DC5"/>
    <w:rsid w:val="00931305"/>
    <w:rsid w:val="00932132"/>
    <w:rsid w:val="00936362"/>
    <w:rsid w:val="0094039C"/>
    <w:rsid w:val="00955F88"/>
    <w:rsid w:val="009570E4"/>
    <w:rsid w:val="00960D77"/>
    <w:rsid w:val="00965E51"/>
    <w:rsid w:val="00981C47"/>
    <w:rsid w:val="009931A9"/>
    <w:rsid w:val="009944EA"/>
    <w:rsid w:val="009B040F"/>
    <w:rsid w:val="009B34DC"/>
    <w:rsid w:val="009B64A6"/>
    <w:rsid w:val="009C01D4"/>
    <w:rsid w:val="009D2DE2"/>
    <w:rsid w:val="009D6B74"/>
    <w:rsid w:val="009D6DEC"/>
    <w:rsid w:val="009D75A0"/>
    <w:rsid w:val="009E040E"/>
    <w:rsid w:val="009E0A44"/>
    <w:rsid w:val="009E15C0"/>
    <w:rsid w:val="009F2AC0"/>
    <w:rsid w:val="009F2E41"/>
    <w:rsid w:val="009F3F98"/>
    <w:rsid w:val="00A0000C"/>
    <w:rsid w:val="00A33B83"/>
    <w:rsid w:val="00A34B4D"/>
    <w:rsid w:val="00A41CDE"/>
    <w:rsid w:val="00A54318"/>
    <w:rsid w:val="00A7484B"/>
    <w:rsid w:val="00A825EB"/>
    <w:rsid w:val="00A85A1E"/>
    <w:rsid w:val="00A9779F"/>
    <w:rsid w:val="00AA2F87"/>
    <w:rsid w:val="00AA7F3F"/>
    <w:rsid w:val="00AB1B11"/>
    <w:rsid w:val="00AC39C6"/>
    <w:rsid w:val="00AC6E9E"/>
    <w:rsid w:val="00AD15F3"/>
    <w:rsid w:val="00AD1BCC"/>
    <w:rsid w:val="00AF2C24"/>
    <w:rsid w:val="00AF77D9"/>
    <w:rsid w:val="00B1026B"/>
    <w:rsid w:val="00B2177B"/>
    <w:rsid w:val="00B24733"/>
    <w:rsid w:val="00B337F0"/>
    <w:rsid w:val="00B364C7"/>
    <w:rsid w:val="00B36ABF"/>
    <w:rsid w:val="00B404E0"/>
    <w:rsid w:val="00B45BCC"/>
    <w:rsid w:val="00B50374"/>
    <w:rsid w:val="00B60EA4"/>
    <w:rsid w:val="00B66ED7"/>
    <w:rsid w:val="00B76B70"/>
    <w:rsid w:val="00B81294"/>
    <w:rsid w:val="00B86F23"/>
    <w:rsid w:val="00B94667"/>
    <w:rsid w:val="00BA6FBD"/>
    <w:rsid w:val="00BA7D72"/>
    <w:rsid w:val="00BB1936"/>
    <w:rsid w:val="00BC704E"/>
    <w:rsid w:val="00BE05CF"/>
    <w:rsid w:val="00BE633C"/>
    <w:rsid w:val="00BF7BBC"/>
    <w:rsid w:val="00C1283B"/>
    <w:rsid w:val="00C3290C"/>
    <w:rsid w:val="00C34B94"/>
    <w:rsid w:val="00C52EB8"/>
    <w:rsid w:val="00C56CB1"/>
    <w:rsid w:val="00C62F02"/>
    <w:rsid w:val="00C65C00"/>
    <w:rsid w:val="00C72E16"/>
    <w:rsid w:val="00C7664E"/>
    <w:rsid w:val="00C840F0"/>
    <w:rsid w:val="00C90FE0"/>
    <w:rsid w:val="00C91C81"/>
    <w:rsid w:val="00C969BF"/>
    <w:rsid w:val="00CA54DB"/>
    <w:rsid w:val="00CA6B7E"/>
    <w:rsid w:val="00CB0CD1"/>
    <w:rsid w:val="00CB4251"/>
    <w:rsid w:val="00CC1BAC"/>
    <w:rsid w:val="00CD124C"/>
    <w:rsid w:val="00CE2202"/>
    <w:rsid w:val="00CF3204"/>
    <w:rsid w:val="00D00576"/>
    <w:rsid w:val="00D22CB4"/>
    <w:rsid w:val="00D2409E"/>
    <w:rsid w:val="00D24F57"/>
    <w:rsid w:val="00D35D21"/>
    <w:rsid w:val="00D36F39"/>
    <w:rsid w:val="00D406A8"/>
    <w:rsid w:val="00D43074"/>
    <w:rsid w:val="00D550A7"/>
    <w:rsid w:val="00D6248C"/>
    <w:rsid w:val="00D667C2"/>
    <w:rsid w:val="00D86CBA"/>
    <w:rsid w:val="00D91139"/>
    <w:rsid w:val="00D914D6"/>
    <w:rsid w:val="00D95C9C"/>
    <w:rsid w:val="00DB6AF9"/>
    <w:rsid w:val="00DF6C96"/>
    <w:rsid w:val="00E125E1"/>
    <w:rsid w:val="00E130A9"/>
    <w:rsid w:val="00E14BC3"/>
    <w:rsid w:val="00E212D2"/>
    <w:rsid w:val="00E3019A"/>
    <w:rsid w:val="00E4795E"/>
    <w:rsid w:val="00E505BA"/>
    <w:rsid w:val="00E64E4D"/>
    <w:rsid w:val="00E75C0F"/>
    <w:rsid w:val="00E907D5"/>
    <w:rsid w:val="00E91C80"/>
    <w:rsid w:val="00EB4027"/>
    <w:rsid w:val="00EC33C3"/>
    <w:rsid w:val="00EF139E"/>
    <w:rsid w:val="00F0072D"/>
    <w:rsid w:val="00F10BA2"/>
    <w:rsid w:val="00F146C4"/>
    <w:rsid w:val="00F2358B"/>
    <w:rsid w:val="00F252DB"/>
    <w:rsid w:val="00F26A60"/>
    <w:rsid w:val="00F32B27"/>
    <w:rsid w:val="00F332A3"/>
    <w:rsid w:val="00F35D63"/>
    <w:rsid w:val="00F4155B"/>
    <w:rsid w:val="00F42BB5"/>
    <w:rsid w:val="00F61C58"/>
    <w:rsid w:val="00F657CB"/>
    <w:rsid w:val="00F67632"/>
    <w:rsid w:val="00F70C63"/>
    <w:rsid w:val="00F72EC4"/>
    <w:rsid w:val="00F77262"/>
    <w:rsid w:val="00FA1328"/>
    <w:rsid w:val="00FA143E"/>
    <w:rsid w:val="00FA1F66"/>
    <w:rsid w:val="00FA3449"/>
    <w:rsid w:val="00FA41BD"/>
    <w:rsid w:val="00FB6D27"/>
    <w:rsid w:val="00FC3871"/>
    <w:rsid w:val="00FF3B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AADEC7"/>
  <w15:chartTrackingRefBased/>
  <w15:docId w15:val="{9CBC97B0-D3BC-4084-B95A-D673502134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متن"/>
    <w:qFormat/>
    <w:rsid w:val="00C969BF"/>
    <w:pPr>
      <w:bidi/>
      <w:spacing w:line="360" w:lineRule="auto"/>
    </w:pPr>
    <w:rPr>
      <w:rFonts w:asciiTheme="majorBidi" w:hAnsiTheme="majorBidi" w:cs="B Nazanin"/>
      <w:szCs w:val="24"/>
    </w:rPr>
  </w:style>
  <w:style w:type="paragraph" w:styleId="Heading1">
    <w:name w:val="heading 1"/>
    <w:aliases w:val="عنوان"/>
    <w:basedOn w:val="Normal"/>
    <w:next w:val="Normal"/>
    <w:link w:val="Heading1Char"/>
    <w:uiPriority w:val="9"/>
    <w:qFormat/>
    <w:rsid w:val="00C969BF"/>
    <w:pPr>
      <w:keepNext/>
      <w:keepLines/>
      <w:spacing w:before="240" w:after="0"/>
      <w:outlineLvl w:val="0"/>
    </w:pPr>
    <w:rPr>
      <w:rFonts w:eastAsiaTheme="majorEastAsia"/>
      <w:b/>
      <w:bCs/>
      <w:sz w:val="32"/>
      <w:szCs w:val="36"/>
    </w:rPr>
  </w:style>
  <w:style w:type="paragraph" w:styleId="Heading2">
    <w:name w:val="heading 2"/>
    <w:aliases w:val="تیتر اصلی"/>
    <w:basedOn w:val="Normal"/>
    <w:link w:val="Heading2Char"/>
    <w:uiPriority w:val="9"/>
    <w:qFormat/>
    <w:rsid w:val="00C969BF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/>
      <w:b/>
      <w:bCs/>
      <w:sz w:val="28"/>
      <w:szCs w:val="32"/>
    </w:rPr>
  </w:style>
  <w:style w:type="paragraph" w:styleId="Heading3">
    <w:name w:val="heading 3"/>
    <w:aliases w:val="تیتر فرعی"/>
    <w:basedOn w:val="Normal"/>
    <w:next w:val="Normal"/>
    <w:link w:val="Heading3Char"/>
    <w:uiPriority w:val="9"/>
    <w:unhideWhenUsed/>
    <w:qFormat/>
    <w:rsid w:val="005F2612"/>
    <w:pPr>
      <w:keepNext/>
      <w:keepLines/>
      <w:spacing w:before="40" w:after="0" w:line="276" w:lineRule="auto"/>
      <w:outlineLvl w:val="2"/>
    </w:pPr>
    <w:rPr>
      <w:rFonts w:ascii="Times New Roman" w:eastAsiaTheme="majorEastAsia" w:hAnsi="Times New Roman"/>
      <w:b/>
      <w:bCs/>
      <w:sz w:val="24"/>
      <w:szCs w:val="28"/>
      <w:lang w:bidi="fa-IR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rsid w:val="009B64A6"/>
    <w:pPr>
      <w:keepNext/>
      <w:keepLines/>
      <w:spacing w:before="40" w:after="0" w:line="276" w:lineRule="auto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E907D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907D5"/>
    <w:rPr>
      <w:sz w:val="20"/>
      <w:szCs w:val="20"/>
    </w:rPr>
  </w:style>
  <w:style w:type="paragraph" w:styleId="ListParagraph">
    <w:name w:val="List Paragraph"/>
    <w:basedOn w:val="Normal"/>
    <w:uiPriority w:val="34"/>
    <w:rsid w:val="00E907D5"/>
    <w:pPr>
      <w:ind w:left="720"/>
      <w:contextualSpacing/>
    </w:pPr>
  </w:style>
  <w:style w:type="character" w:styleId="FootnoteReference">
    <w:name w:val="footnote reference"/>
    <w:basedOn w:val="DefaultParagraphFont"/>
    <w:uiPriority w:val="99"/>
    <w:semiHidden/>
    <w:unhideWhenUsed/>
    <w:rsid w:val="00E907D5"/>
    <w:rPr>
      <w:vertAlign w:val="superscript"/>
    </w:rPr>
  </w:style>
  <w:style w:type="character" w:customStyle="1" w:styleId="st">
    <w:name w:val="st"/>
    <w:basedOn w:val="DefaultParagraphFont"/>
    <w:rsid w:val="00E907D5"/>
  </w:style>
  <w:style w:type="character" w:customStyle="1" w:styleId="Heading2Char">
    <w:name w:val="Heading 2 Char"/>
    <w:aliases w:val="تیتر اصلی Char"/>
    <w:basedOn w:val="DefaultParagraphFont"/>
    <w:link w:val="Heading2"/>
    <w:uiPriority w:val="9"/>
    <w:rsid w:val="00C969BF"/>
    <w:rPr>
      <w:rFonts w:ascii="Times New Roman" w:eastAsia="Times New Roman" w:hAnsi="Times New Roman" w:cs="B Nazanin"/>
      <w:b/>
      <w:bCs/>
      <w:sz w:val="28"/>
      <w:szCs w:val="32"/>
    </w:rPr>
  </w:style>
  <w:style w:type="character" w:customStyle="1" w:styleId="Heading3Char">
    <w:name w:val="Heading 3 Char"/>
    <w:aliases w:val="تیتر فرعی Char"/>
    <w:basedOn w:val="DefaultParagraphFont"/>
    <w:link w:val="Heading3"/>
    <w:uiPriority w:val="9"/>
    <w:rsid w:val="005F2612"/>
    <w:rPr>
      <w:rFonts w:ascii="Times New Roman" w:eastAsiaTheme="majorEastAsia" w:hAnsi="Times New Roman" w:cs="B Nazanin"/>
      <w:b/>
      <w:bCs/>
      <w:sz w:val="24"/>
      <w:szCs w:val="28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B64A6"/>
    <w:rPr>
      <w:rFonts w:asciiTheme="majorHAnsi" w:eastAsiaTheme="majorEastAsia" w:hAnsiTheme="majorHAnsi" w:cstheme="majorBidi"/>
      <w:i/>
      <w:iCs/>
      <w:color w:val="2E74B5" w:themeColor="accent1" w:themeShade="BF"/>
      <w:lang w:bidi="fa-IR"/>
    </w:rPr>
  </w:style>
  <w:style w:type="character" w:styleId="PlaceholderText">
    <w:name w:val="Placeholder Text"/>
    <w:basedOn w:val="DefaultParagraphFont"/>
    <w:uiPriority w:val="99"/>
    <w:semiHidden/>
    <w:rsid w:val="009B64A6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B64A6"/>
    <w:pPr>
      <w:spacing w:after="0" w:line="240" w:lineRule="auto"/>
    </w:pPr>
    <w:rPr>
      <w:rFonts w:ascii="Tahoma" w:hAnsi="Tahoma" w:cs="Tahoma"/>
      <w:sz w:val="16"/>
      <w:szCs w:val="16"/>
      <w:lang w:bidi="fa-IR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64A6"/>
    <w:rPr>
      <w:rFonts w:ascii="Tahoma" w:hAnsi="Tahoma" w:cs="Tahoma"/>
      <w:sz w:val="16"/>
      <w:szCs w:val="16"/>
      <w:lang w:bidi="fa-IR"/>
    </w:rPr>
  </w:style>
  <w:style w:type="paragraph" w:styleId="Header">
    <w:name w:val="header"/>
    <w:basedOn w:val="Normal"/>
    <w:link w:val="HeaderChar"/>
    <w:uiPriority w:val="99"/>
    <w:unhideWhenUsed/>
    <w:rsid w:val="009B64A6"/>
    <w:pPr>
      <w:tabs>
        <w:tab w:val="center" w:pos="4513"/>
        <w:tab w:val="right" w:pos="9026"/>
      </w:tabs>
      <w:spacing w:after="0" w:line="240" w:lineRule="auto"/>
    </w:pPr>
    <w:rPr>
      <w:lang w:bidi="fa-IR"/>
    </w:rPr>
  </w:style>
  <w:style w:type="character" w:customStyle="1" w:styleId="HeaderChar">
    <w:name w:val="Header Char"/>
    <w:basedOn w:val="DefaultParagraphFont"/>
    <w:link w:val="Header"/>
    <w:uiPriority w:val="99"/>
    <w:rsid w:val="009B64A6"/>
    <w:rPr>
      <w:lang w:bidi="fa-IR"/>
    </w:rPr>
  </w:style>
  <w:style w:type="paragraph" w:styleId="Footer">
    <w:name w:val="footer"/>
    <w:aliases w:val="فوتر"/>
    <w:basedOn w:val="Normal"/>
    <w:link w:val="FooterChar"/>
    <w:uiPriority w:val="99"/>
    <w:unhideWhenUsed/>
    <w:qFormat/>
    <w:rsid w:val="004F2C2E"/>
    <w:pPr>
      <w:tabs>
        <w:tab w:val="center" w:pos="4513"/>
        <w:tab w:val="right" w:pos="9026"/>
      </w:tabs>
      <w:spacing w:after="0" w:line="240" w:lineRule="auto"/>
    </w:pPr>
    <w:rPr>
      <w:rFonts w:ascii="B Nazanin" w:eastAsia="B Nazanin" w:hAnsi="B Nazanin"/>
      <w:b/>
      <w:bCs/>
      <w:color w:val="000000" w:themeColor="text1"/>
      <w:sz w:val="20"/>
      <w:szCs w:val="20"/>
      <w:lang w:bidi="fa-IR"/>
    </w:rPr>
  </w:style>
  <w:style w:type="character" w:customStyle="1" w:styleId="FooterChar">
    <w:name w:val="Footer Char"/>
    <w:aliases w:val="فوتر Char"/>
    <w:basedOn w:val="DefaultParagraphFont"/>
    <w:link w:val="Footer"/>
    <w:uiPriority w:val="99"/>
    <w:rsid w:val="004F2C2E"/>
    <w:rPr>
      <w:rFonts w:ascii="B Nazanin" w:eastAsia="B Nazanin" w:hAnsi="B Nazanin" w:cs="B Nazanin"/>
      <w:b/>
      <w:bCs/>
      <w:color w:val="000000" w:themeColor="text1"/>
      <w:sz w:val="20"/>
      <w:szCs w:val="20"/>
      <w:lang w:bidi="fa-IR"/>
    </w:rPr>
  </w:style>
  <w:style w:type="character" w:customStyle="1" w:styleId="mw-headline">
    <w:name w:val="mw-headline"/>
    <w:basedOn w:val="DefaultParagraphFont"/>
    <w:rsid w:val="009B64A6"/>
  </w:style>
  <w:style w:type="paragraph" w:styleId="NormalWeb">
    <w:name w:val="Normal (Web)"/>
    <w:basedOn w:val="Normal"/>
    <w:uiPriority w:val="99"/>
    <w:semiHidden/>
    <w:unhideWhenUsed/>
    <w:rsid w:val="009B64A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</w:rPr>
  </w:style>
  <w:style w:type="character" w:styleId="Hyperlink">
    <w:name w:val="Hyperlink"/>
    <w:basedOn w:val="DefaultParagraphFont"/>
    <w:uiPriority w:val="99"/>
    <w:unhideWhenUsed/>
    <w:rsid w:val="009B64A6"/>
    <w:rPr>
      <w:color w:val="0000FF"/>
      <w:u w:val="single"/>
    </w:rPr>
  </w:style>
  <w:style w:type="character" w:styleId="Strong">
    <w:name w:val="Strong"/>
    <w:basedOn w:val="DefaultParagraphFont"/>
    <w:uiPriority w:val="22"/>
    <w:rsid w:val="009B64A6"/>
    <w:rPr>
      <w:b/>
      <w:bCs/>
    </w:rPr>
  </w:style>
  <w:style w:type="character" w:customStyle="1" w:styleId="Heading1Char">
    <w:name w:val="Heading 1 Char"/>
    <w:aliases w:val="عنوان Char"/>
    <w:basedOn w:val="DefaultParagraphFont"/>
    <w:link w:val="Heading1"/>
    <w:uiPriority w:val="9"/>
    <w:rsid w:val="00C969BF"/>
    <w:rPr>
      <w:rFonts w:asciiTheme="majorBidi" w:eastAsiaTheme="majorEastAsia" w:hAnsiTheme="majorBidi" w:cs="B Nazanin"/>
      <w:b/>
      <w:bCs/>
      <w:sz w:val="32"/>
      <w:szCs w:val="36"/>
    </w:rPr>
  </w:style>
  <w:style w:type="paragraph" w:customStyle="1" w:styleId="EndNoteBibliographyTitle">
    <w:name w:val="EndNote Bibliography Title"/>
    <w:basedOn w:val="Normal"/>
    <w:link w:val="EndNoteBibliographyTitleChar"/>
    <w:rsid w:val="0039095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90953"/>
    <w:rPr>
      <w:rFonts w:ascii="Calibri" w:hAnsi="Calibri" w:cs="Calibri"/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390953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90953"/>
    <w:rPr>
      <w:rFonts w:ascii="Calibri" w:hAnsi="Calibri" w:cs="Calibri"/>
      <w:noProof/>
      <w:szCs w:val="24"/>
    </w:rPr>
  </w:style>
  <w:style w:type="character" w:customStyle="1" w:styleId="text">
    <w:name w:val="text"/>
    <w:basedOn w:val="DefaultParagraphFont"/>
    <w:rsid w:val="005A7009"/>
  </w:style>
  <w:style w:type="character" w:customStyle="1" w:styleId="author-ref">
    <w:name w:val="author-ref"/>
    <w:basedOn w:val="DefaultParagraphFont"/>
    <w:rsid w:val="005A7009"/>
  </w:style>
  <w:style w:type="character" w:customStyle="1" w:styleId="contribdegrees">
    <w:name w:val="contribdegrees"/>
    <w:basedOn w:val="DefaultParagraphFont"/>
    <w:rsid w:val="00923DC5"/>
  </w:style>
  <w:style w:type="character" w:customStyle="1" w:styleId="articleauthor-link">
    <w:name w:val="article__author-link"/>
    <w:basedOn w:val="DefaultParagraphFont"/>
    <w:rsid w:val="004E4AD4"/>
  </w:style>
  <w:style w:type="character" w:customStyle="1" w:styleId="js-separator">
    <w:name w:val="js-separator"/>
    <w:basedOn w:val="DefaultParagraphFont"/>
    <w:rsid w:val="00662E45"/>
  </w:style>
  <w:style w:type="paragraph" w:styleId="Subtitle">
    <w:name w:val="Subtitle"/>
    <w:aliases w:val="زیرنویس"/>
    <w:basedOn w:val="Normal"/>
    <w:next w:val="Normal"/>
    <w:link w:val="SubtitleChar"/>
    <w:uiPriority w:val="11"/>
    <w:qFormat/>
    <w:rsid w:val="006D03E5"/>
    <w:pPr>
      <w:numPr>
        <w:ilvl w:val="1"/>
      </w:numPr>
    </w:pPr>
    <w:rPr>
      <w:rFonts w:ascii="Times New Roman" w:eastAsiaTheme="minorEastAsia" w:hAnsi="Times New Roman"/>
      <w:b/>
      <w:bCs/>
      <w:spacing w:val="15"/>
      <w:sz w:val="20"/>
      <w:szCs w:val="22"/>
    </w:rPr>
  </w:style>
  <w:style w:type="character" w:customStyle="1" w:styleId="SubtitleChar">
    <w:name w:val="Subtitle Char"/>
    <w:aliases w:val="زیرنویس Char"/>
    <w:basedOn w:val="DefaultParagraphFont"/>
    <w:link w:val="Subtitle"/>
    <w:uiPriority w:val="11"/>
    <w:rsid w:val="006D03E5"/>
    <w:rPr>
      <w:rFonts w:ascii="Times New Roman" w:eastAsiaTheme="minorEastAsia" w:hAnsi="Times New Roman" w:cs="B Nazanin"/>
      <w:b/>
      <w:bCs/>
      <w:spacing w:val="15"/>
      <w:sz w:val="20"/>
    </w:rPr>
  </w:style>
  <w:style w:type="paragraph" w:styleId="NoSpacing">
    <w:name w:val="No Spacing"/>
    <w:link w:val="NoSpacingChar"/>
    <w:uiPriority w:val="1"/>
    <w:qFormat/>
    <w:rsid w:val="000B485C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0B485C"/>
    <w:rPr>
      <w:rFonts w:eastAsiaTheme="minorEastAsia"/>
    </w:rPr>
  </w:style>
  <w:style w:type="table" w:styleId="TableGrid">
    <w:name w:val="Table Grid"/>
    <w:basedOn w:val="TableNormal"/>
    <w:uiPriority w:val="39"/>
    <w:rsid w:val="0094039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1748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815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879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34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85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4</TotalTime>
  <Pages>3</Pages>
  <Words>1848</Words>
  <Characters>10539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 shams</dc:creator>
  <cp:keywords/>
  <dc:description/>
  <cp:lastModifiedBy>Medical Genetic Research</cp:lastModifiedBy>
  <cp:revision>127</cp:revision>
  <cp:lastPrinted>2020-09-25T09:44:00Z</cp:lastPrinted>
  <dcterms:created xsi:type="dcterms:W3CDTF">2019-08-22T04:59:00Z</dcterms:created>
  <dcterms:modified xsi:type="dcterms:W3CDTF">2020-09-25T21:41:00Z</dcterms:modified>
</cp:coreProperties>
</file>